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D534E4D" w14:textId="7D7FAC1F" w:rsidR="004B5CDB" w:rsidRPr="004C538D" w:rsidRDefault="00371CFB" w:rsidP="001C1E98">
      <w:pPr>
        <w:rPr>
          <w:rFonts w:asciiTheme="minorHAnsi" w:hAnsiTheme="minorHAnsi" w:cstheme="minorHAnsi"/>
          <w:b/>
          <w:bCs/>
          <w:sz w:val="24"/>
          <w:szCs w:val="24"/>
          <w:lang w:val="en-US"/>
        </w:rPr>
      </w:pPr>
      <w:r>
        <w:rPr>
          <w:rFonts w:asciiTheme="minorHAnsi" w:hAnsiTheme="minorHAnsi" w:cstheme="minorHAnsi"/>
          <w:b/>
          <w:bCs/>
          <w:sz w:val="24"/>
          <w:szCs w:val="24"/>
          <w:lang w:val="en-US"/>
        </w:rPr>
        <w:t>Additional file 1</w:t>
      </w:r>
      <w:r w:rsidR="004B5CDB" w:rsidRPr="004C538D">
        <w:rPr>
          <w:rFonts w:asciiTheme="minorHAnsi" w:hAnsiTheme="minorHAnsi" w:cstheme="minorHAnsi"/>
          <w:b/>
          <w:bCs/>
          <w:sz w:val="24"/>
          <w:szCs w:val="24"/>
          <w:lang w:val="en-US"/>
        </w:rPr>
        <w:br/>
      </w:r>
    </w:p>
    <w:p w14:paraId="3C0402AC" w14:textId="7BE452E9" w:rsidR="001C1E98" w:rsidRPr="004C538D" w:rsidRDefault="001C1E98" w:rsidP="001C1E98">
      <w:pPr>
        <w:rPr>
          <w:rFonts w:asciiTheme="minorHAnsi" w:hAnsiTheme="minorHAnsi" w:cstheme="minorHAnsi"/>
          <w:b/>
          <w:bCs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b/>
          <w:bCs/>
          <w:sz w:val="24"/>
          <w:szCs w:val="24"/>
          <w:lang w:val="en-US"/>
        </w:rPr>
        <w:t xml:space="preserve">Topic List and Interview Guide: </w:t>
      </w:r>
      <w:r w:rsidR="004C538D">
        <w:rPr>
          <w:rFonts w:asciiTheme="minorHAnsi" w:hAnsiTheme="minorHAnsi" w:cstheme="minorHAnsi"/>
          <w:b/>
          <w:bCs/>
          <w:sz w:val="24"/>
          <w:szCs w:val="24"/>
          <w:lang w:val="en-US"/>
        </w:rPr>
        <w:br/>
      </w:r>
      <w:r w:rsidRPr="004C538D">
        <w:rPr>
          <w:rFonts w:asciiTheme="minorHAnsi" w:hAnsiTheme="minorHAnsi" w:cstheme="minorHAnsi"/>
          <w:b/>
          <w:bCs/>
          <w:sz w:val="24"/>
          <w:szCs w:val="24"/>
          <w:lang w:val="en-US"/>
        </w:rPr>
        <w:t>Leadership in</w:t>
      </w:r>
      <w:r w:rsidR="004C538D">
        <w:rPr>
          <w:rFonts w:asciiTheme="minorHAnsi" w:hAnsiTheme="minorHAnsi" w:cstheme="minorHAnsi"/>
          <w:b/>
          <w:bCs/>
          <w:sz w:val="24"/>
          <w:szCs w:val="24"/>
          <w:lang w:val="en-US"/>
        </w:rPr>
        <w:t xml:space="preserve"> Interprofessional</w:t>
      </w:r>
      <w:r w:rsidRPr="004C538D">
        <w:rPr>
          <w:rFonts w:asciiTheme="minorHAnsi" w:hAnsiTheme="minorHAnsi" w:cstheme="minorHAnsi"/>
          <w:b/>
          <w:bCs/>
          <w:sz w:val="24"/>
          <w:szCs w:val="24"/>
          <w:lang w:val="en-US"/>
        </w:rPr>
        <w:t xml:space="preserve"> Primary Care for </w:t>
      </w:r>
      <w:r w:rsidR="004C538D">
        <w:rPr>
          <w:rFonts w:asciiTheme="minorHAnsi" w:hAnsiTheme="minorHAnsi" w:cstheme="minorHAnsi"/>
          <w:b/>
          <w:bCs/>
          <w:sz w:val="24"/>
          <w:szCs w:val="24"/>
          <w:lang w:val="en-US"/>
        </w:rPr>
        <w:t>Older Adults</w:t>
      </w:r>
    </w:p>
    <w:p w14:paraId="3714A808" w14:textId="77777777" w:rsidR="001C1E98" w:rsidRPr="004C538D" w:rsidRDefault="001C1E98" w:rsidP="001C1E98">
      <w:pPr>
        <w:rPr>
          <w:rFonts w:asciiTheme="minorHAnsi" w:hAnsiTheme="minorHAnsi" w:cstheme="minorHAnsi"/>
          <w:b/>
          <w:bCs/>
          <w:sz w:val="24"/>
          <w:szCs w:val="24"/>
          <w:lang w:val="en-US"/>
        </w:rPr>
      </w:pPr>
    </w:p>
    <w:p w14:paraId="00E7595A" w14:textId="77777777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1. Leadership Needs in a Complex Primary Care Setting</w:t>
      </w:r>
    </w:p>
    <w:p w14:paraId="465B9581" w14:textId="182962C5" w:rsidR="001C1E98" w:rsidRPr="004C538D" w:rsidRDefault="001C1E98" w:rsidP="001C1E98">
      <w:pPr>
        <w:numPr>
          <w:ilvl w:val="0"/>
          <w:numId w:val="1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What kind of leaders do we need</w:t>
      </w:r>
      <w:r w:rsidR="00041DBF" w:rsidRPr="004C538D">
        <w:rPr>
          <w:rFonts w:asciiTheme="minorHAnsi" w:hAnsiTheme="minorHAnsi" w:cstheme="minorHAnsi"/>
          <w:sz w:val="24"/>
          <w:szCs w:val="24"/>
          <w:lang w:val="en-US"/>
        </w:rPr>
        <w:t xml:space="preserve"> to effectively address the increasing complexity of primary care?</w:t>
      </w:r>
    </w:p>
    <w:p w14:paraId="2AE48E4F" w14:textId="77777777" w:rsidR="00666432" w:rsidRPr="004C538D" w:rsidRDefault="00666432" w:rsidP="00666432">
      <w:pPr>
        <w:ind w:left="720"/>
        <w:rPr>
          <w:rFonts w:asciiTheme="minorHAnsi" w:hAnsiTheme="minorHAnsi" w:cstheme="minorHAnsi"/>
          <w:sz w:val="24"/>
          <w:szCs w:val="24"/>
          <w:lang w:val="en-US"/>
        </w:rPr>
      </w:pPr>
    </w:p>
    <w:p w14:paraId="42835E77" w14:textId="77777777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2. Characteristics of Leadership</w:t>
      </w:r>
    </w:p>
    <w:p w14:paraId="44CBD00D" w14:textId="77777777" w:rsidR="001C1E98" w:rsidRPr="004C538D" w:rsidRDefault="001C1E98" w:rsidP="001C1E98">
      <w:pPr>
        <w:numPr>
          <w:ilvl w:val="0"/>
          <w:numId w:val="2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Personalities: What kind of personalities characterize the required leadership?</w:t>
      </w:r>
    </w:p>
    <w:p w14:paraId="59F94DE0" w14:textId="77777777" w:rsidR="001C1E98" w:rsidRPr="004C538D" w:rsidRDefault="001C1E98" w:rsidP="001C1E98">
      <w:pPr>
        <w:numPr>
          <w:ilvl w:val="0"/>
          <w:numId w:val="2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Competencies: What competencies are necessary to fulfill the required leadership?</w:t>
      </w:r>
    </w:p>
    <w:p w14:paraId="4C2D6B55" w14:textId="1D342DD0" w:rsidR="001C1E98" w:rsidRPr="004C538D" w:rsidRDefault="001C1E98" w:rsidP="001C1E98">
      <w:pPr>
        <w:numPr>
          <w:ilvl w:val="0"/>
          <w:numId w:val="2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 xml:space="preserve">Leadership Styles: What types of leadership </w:t>
      </w:r>
      <w:proofErr w:type="gramStart"/>
      <w:r w:rsidRPr="004C538D">
        <w:rPr>
          <w:rFonts w:asciiTheme="minorHAnsi" w:hAnsiTheme="minorHAnsi" w:cstheme="minorHAnsi"/>
          <w:sz w:val="24"/>
          <w:szCs w:val="24"/>
          <w:lang w:val="en-US"/>
        </w:rPr>
        <w:t>does</w:t>
      </w:r>
      <w:proofErr w:type="gramEnd"/>
      <w:r w:rsidRPr="004C538D">
        <w:rPr>
          <w:rFonts w:asciiTheme="minorHAnsi" w:hAnsiTheme="minorHAnsi" w:cstheme="minorHAnsi"/>
          <w:sz w:val="24"/>
          <w:szCs w:val="24"/>
          <w:lang w:val="en-US"/>
        </w:rPr>
        <w:t xml:space="preserve"> primary care need?</w:t>
      </w:r>
      <w:r w:rsidR="00666432" w:rsidRPr="004C538D">
        <w:rPr>
          <w:rFonts w:asciiTheme="minorHAnsi" w:hAnsiTheme="minorHAnsi" w:cstheme="minorHAnsi"/>
          <w:sz w:val="24"/>
          <w:szCs w:val="24"/>
          <w:lang w:val="en-US"/>
        </w:rPr>
        <w:br/>
      </w:r>
    </w:p>
    <w:p w14:paraId="057B775F" w14:textId="77777777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 xml:space="preserve">3.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Leadership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Vision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and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Underlying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Theories</w:t>
      </w:r>
      <w:proofErr w:type="spellEnd"/>
    </w:p>
    <w:p w14:paraId="3001EBF0" w14:textId="77777777" w:rsidR="001C1E98" w:rsidRPr="004C538D" w:rsidRDefault="001C1E98" w:rsidP="001C1E98">
      <w:pPr>
        <w:numPr>
          <w:ilvl w:val="0"/>
          <w:numId w:val="3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Leadership Theory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On which leadership theory do you base your vision?</w:t>
      </w:r>
    </w:p>
    <w:p w14:paraId="54C52CBB" w14:textId="77777777" w:rsidR="001C1E98" w:rsidRPr="004C538D" w:rsidRDefault="001C1E98" w:rsidP="001C1E98">
      <w:pPr>
        <w:numPr>
          <w:ilvl w:val="0"/>
          <w:numId w:val="3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Important Elements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at elements of this leadership theory are most important in this case?</w:t>
      </w:r>
    </w:p>
    <w:p w14:paraId="2B51D3E8" w14:textId="75CE587B" w:rsidR="001C1E98" w:rsidRPr="004C538D" w:rsidRDefault="001C1E98" w:rsidP="001C1E98">
      <w:pPr>
        <w:numPr>
          <w:ilvl w:val="0"/>
          <w:numId w:val="3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Opposing Theories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ich leadership theory do you find unsuitable in this setting, and why?</w:t>
      </w:r>
      <w:r w:rsidR="00666432" w:rsidRPr="004C538D">
        <w:rPr>
          <w:rFonts w:asciiTheme="minorHAnsi" w:hAnsiTheme="minorHAnsi" w:cstheme="minorHAnsi"/>
          <w:sz w:val="24"/>
          <w:szCs w:val="24"/>
          <w:lang w:val="en-US"/>
        </w:rPr>
        <w:br/>
      </w:r>
    </w:p>
    <w:p w14:paraId="7D3B3A2D" w14:textId="68CD4AD6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 xml:space="preserve">4.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Followership</w:t>
      </w:r>
      <w:proofErr w:type="spellEnd"/>
      <w:r w:rsidR="00666432" w:rsidRPr="004C538D">
        <w:rPr>
          <w:rFonts w:asciiTheme="minorHAnsi" w:hAnsiTheme="minorHAnsi" w:cstheme="minorHAnsi"/>
          <w:sz w:val="24"/>
          <w:szCs w:val="24"/>
        </w:rPr>
        <w:t xml:space="preserve"> </w:t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begin"/>
      </w:r>
      <w:r w:rsidR="00666432" w:rsidRPr="004C538D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Varpio&lt;/Author&gt;&lt;Year&gt;2021&lt;/Year&gt;&lt;RecNum&gt;69&lt;/RecNum&gt;&lt;DisplayText&gt;(1)&lt;/DisplayText&gt;&lt;record&gt;&lt;rec-number&gt;69&lt;/rec-number&gt;&lt;foreign-keys&gt;&lt;key app="EN" db-id="aaa59dwvo9ev23etxw4x0v0h0x99zdtsppw9" timestamp="1737725488"&gt;69&lt;/key&gt;&lt;/foreign-keys&gt;&lt;ref-type name="Journal Article"&gt;17&lt;/ref-type&gt;&lt;contributors&gt;&lt;authors&gt;&lt;author&gt;Varpio, Lara&lt;/author&gt;&lt;author&gt;Teunissen, Pim&lt;/author&gt;&lt;/authors&gt;&lt;/contributors&gt;&lt;titles&gt;&lt;title&gt;Leadership in interprofessional healthcare teams: Empowering knotworking with followership&lt;/title&gt;&lt;secondary-title&gt;Medical Teacher&lt;/secondary-title&gt;&lt;/titles&gt;&lt;periodical&gt;&lt;full-title&gt;Medical Teacher&lt;/full-title&gt;&lt;/periodical&gt;&lt;pages&gt;32-37&lt;/pages&gt;&lt;volume&gt;43&lt;/volume&gt;&lt;number&gt;1&lt;/number&gt;&lt;dates&gt;&lt;year&gt;2021&lt;/year&gt;&lt;pub-dates&gt;&lt;date&gt;2021/01/02&lt;/date&gt;&lt;/pub-dates&gt;&lt;/dates&gt;&lt;publisher&gt;Taylor &amp;amp; Francis&lt;/publisher&gt;&lt;isbn&gt;0142-159X&lt;/isbn&gt;&lt;urls&gt;&lt;related-urls&gt;&lt;url&gt;https://doi.org/10.1080/0142159X.2020.1791318&lt;/url&gt;&lt;/related-urls&gt;&lt;/urls&gt;&lt;electronic-resource-num&gt;10.1080/0142159X.2020.1791318&lt;/electronic-resource-num&gt;&lt;/record&gt;&lt;/Cite&gt;&lt;/EndNote&gt;</w:instrText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separate"/>
      </w:r>
      <w:r w:rsidR="00666432" w:rsidRPr="004C538D">
        <w:rPr>
          <w:rFonts w:asciiTheme="minorHAnsi" w:hAnsiTheme="minorHAnsi" w:cstheme="minorHAnsi"/>
          <w:noProof/>
          <w:sz w:val="24"/>
          <w:szCs w:val="24"/>
        </w:rPr>
        <w:t>(1)</w:t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end"/>
      </w:r>
    </w:p>
    <w:p w14:paraId="6433DAD0" w14:textId="77777777" w:rsidR="001C1E98" w:rsidRPr="004C538D" w:rsidRDefault="001C1E98" w:rsidP="001C1E98">
      <w:pPr>
        <w:numPr>
          <w:ilvl w:val="0"/>
          <w:numId w:val="4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How does followership relate to leadership in this context?</w:t>
      </w:r>
    </w:p>
    <w:p w14:paraId="345E512E" w14:textId="0825514F" w:rsidR="001C1E98" w:rsidRPr="004C538D" w:rsidRDefault="001C1E98" w:rsidP="001C1E98">
      <w:pPr>
        <w:numPr>
          <w:ilvl w:val="0"/>
          <w:numId w:val="4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What is the role of followership in supporting leadership?</w:t>
      </w:r>
      <w:r w:rsidR="00666432" w:rsidRPr="004C538D">
        <w:rPr>
          <w:rFonts w:asciiTheme="minorHAnsi" w:hAnsiTheme="minorHAnsi" w:cstheme="minorHAnsi"/>
          <w:sz w:val="24"/>
          <w:szCs w:val="24"/>
          <w:lang w:val="en-US"/>
        </w:rPr>
        <w:br/>
      </w:r>
    </w:p>
    <w:p w14:paraId="215D0F9B" w14:textId="3199FB64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 xml:space="preserve">5.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Transformational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Leadership</w:t>
      </w:r>
      <w:proofErr w:type="spellEnd"/>
      <w:r w:rsidR="004B5CDB" w:rsidRPr="004C538D">
        <w:rPr>
          <w:rFonts w:asciiTheme="minorHAnsi" w:hAnsiTheme="minorHAnsi" w:cstheme="minorHAnsi"/>
          <w:sz w:val="24"/>
          <w:szCs w:val="24"/>
        </w:rPr>
        <w:t xml:space="preserve"> </w:t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Gb3JzeXRoPC9BdXRob3I+PFllYXI+MjAxNzwvWWVhcj48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</w:fldData>
        </w:fldChar>
      </w:r>
      <w:r w:rsidR="00666432" w:rsidRPr="004C538D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Gb3JzeXRoPC9BdXRob3I+PFllYXI+MjAxNzwvWWVhcj48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</w:fldData>
        </w:fldChar>
      </w:r>
      <w:r w:rsidR="00666432" w:rsidRPr="004C538D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666432" w:rsidRPr="004C538D">
        <w:rPr>
          <w:rFonts w:asciiTheme="minorHAnsi" w:hAnsiTheme="minorHAnsi" w:cstheme="minorHAnsi"/>
          <w:sz w:val="24"/>
          <w:szCs w:val="24"/>
        </w:rPr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end"/>
      </w:r>
      <w:r w:rsidR="00666432" w:rsidRPr="004C538D">
        <w:rPr>
          <w:rFonts w:asciiTheme="minorHAnsi" w:hAnsiTheme="minorHAnsi" w:cstheme="minorHAnsi"/>
          <w:sz w:val="24"/>
          <w:szCs w:val="24"/>
        </w:rPr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separate"/>
      </w:r>
      <w:r w:rsidR="00666432" w:rsidRPr="004C538D">
        <w:rPr>
          <w:rFonts w:asciiTheme="minorHAnsi" w:hAnsiTheme="minorHAnsi" w:cstheme="minorHAnsi"/>
          <w:noProof/>
          <w:sz w:val="24"/>
          <w:szCs w:val="24"/>
        </w:rPr>
        <w:t>(2-4)</w:t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end"/>
      </w:r>
    </w:p>
    <w:p w14:paraId="0A2C6223" w14:textId="77777777" w:rsidR="001C1E98" w:rsidRPr="004C538D" w:rsidRDefault="001C1E98" w:rsidP="001C1E98">
      <w:pPr>
        <w:numPr>
          <w:ilvl w:val="0"/>
          <w:numId w:val="5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Relevance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How do you perceive transformational leadership in this context?</w:t>
      </w:r>
    </w:p>
    <w:p w14:paraId="63BD8E5D" w14:textId="1AAD0976" w:rsidR="001C1E98" w:rsidRPr="004C538D" w:rsidRDefault="001C1E98" w:rsidP="001C1E98">
      <w:pPr>
        <w:numPr>
          <w:ilvl w:val="0"/>
          <w:numId w:val="5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Pitfalls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at are the challenges or pitfalls of transformational leadership in this context?</w:t>
      </w:r>
      <w:r w:rsidR="00666432" w:rsidRPr="004C538D">
        <w:rPr>
          <w:rFonts w:asciiTheme="minorHAnsi" w:hAnsiTheme="minorHAnsi" w:cstheme="minorHAnsi"/>
          <w:sz w:val="24"/>
          <w:szCs w:val="24"/>
          <w:lang w:val="en-US"/>
        </w:rPr>
        <w:br/>
      </w:r>
    </w:p>
    <w:p w14:paraId="21B0CB2E" w14:textId="77777777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6. Leadership Roles of General Practitioners</w:t>
      </w:r>
    </w:p>
    <w:p w14:paraId="166F5697" w14:textId="77777777" w:rsidR="001C1E98" w:rsidRPr="004C538D" w:rsidRDefault="001C1E98" w:rsidP="001C1E98">
      <w:pPr>
        <w:numPr>
          <w:ilvl w:val="0"/>
          <w:numId w:val="6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Interprofessional Team Level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at leadership role does the GP fulfill at the interprofessional team level?</w:t>
      </w:r>
    </w:p>
    <w:p w14:paraId="48599F25" w14:textId="77777777" w:rsidR="001C1E98" w:rsidRPr="004C538D" w:rsidRDefault="001C1E98" w:rsidP="001C1E98">
      <w:pPr>
        <w:numPr>
          <w:ilvl w:val="0"/>
          <w:numId w:val="6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Community Level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at leadership role does the GP fulfill at the community level?</w:t>
      </w:r>
    </w:p>
    <w:p w14:paraId="313B2270" w14:textId="77777777" w:rsidR="001C1E98" w:rsidRPr="004C538D" w:rsidRDefault="001C1E98" w:rsidP="001C1E98">
      <w:pPr>
        <w:numPr>
          <w:ilvl w:val="0"/>
          <w:numId w:val="6"/>
        </w:numPr>
        <w:rPr>
          <w:rFonts w:asciiTheme="minorHAnsi" w:hAnsiTheme="minorHAnsi" w:cstheme="minorHAnsi"/>
          <w:sz w:val="24"/>
          <w:szCs w:val="24"/>
        </w:rPr>
      </w:pPr>
      <w:proofErr w:type="spellStart"/>
      <w:r w:rsidRPr="004C538D">
        <w:rPr>
          <w:rFonts w:asciiTheme="minorHAnsi" w:hAnsiTheme="minorHAnsi" w:cstheme="minorHAnsi"/>
          <w:sz w:val="24"/>
          <w:szCs w:val="24"/>
        </w:rPr>
        <w:t>Role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Categorization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>:</w:t>
      </w:r>
    </w:p>
    <w:p w14:paraId="44A4EDEA" w14:textId="77777777" w:rsidR="001C1E98" w:rsidRPr="004C538D" w:rsidRDefault="001C1E98" w:rsidP="001C1E98">
      <w:pPr>
        <w:numPr>
          <w:ilvl w:val="1"/>
          <w:numId w:val="6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i/>
          <w:iCs/>
          <w:sz w:val="24"/>
          <w:szCs w:val="24"/>
          <w:lang w:val="en-US"/>
        </w:rPr>
        <w:t>Every GP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t xml:space="preserve"> What leadership tasks should every GP undertake?</w:t>
      </w:r>
    </w:p>
    <w:p w14:paraId="064811F0" w14:textId="77777777" w:rsidR="001C1E98" w:rsidRPr="004C538D" w:rsidRDefault="001C1E98" w:rsidP="001C1E98">
      <w:pPr>
        <w:numPr>
          <w:ilvl w:val="1"/>
          <w:numId w:val="6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i/>
          <w:iCs/>
          <w:sz w:val="24"/>
          <w:szCs w:val="24"/>
          <w:lang w:val="en-US"/>
        </w:rPr>
        <w:t>Some GPs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t xml:space="preserve"> What leadership tasks will only some GPs take on?</w:t>
      </w:r>
    </w:p>
    <w:p w14:paraId="15E4D532" w14:textId="7B50AB76" w:rsidR="001C1E98" w:rsidRPr="004C538D" w:rsidRDefault="001C1E98" w:rsidP="001C1E98">
      <w:pPr>
        <w:numPr>
          <w:ilvl w:val="1"/>
          <w:numId w:val="6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i/>
          <w:iCs/>
          <w:sz w:val="24"/>
          <w:szCs w:val="24"/>
          <w:lang w:val="en-US"/>
        </w:rPr>
        <w:t>A Few GPs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t xml:space="preserve"> What leadership tasks are reserved for only a few GPs?</w:t>
      </w:r>
      <w:r w:rsidR="00666432" w:rsidRPr="004C538D">
        <w:rPr>
          <w:rFonts w:asciiTheme="minorHAnsi" w:hAnsiTheme="minorHAnsi" w:cstheme="minorHAnsi"/>
          <w:sz w:val="24"/>
          <w:szCs w:val="24"/>
          <w:lang w:val="en-US"/>
        </w:rPr>
        <w:br/>
      </w:r>
    </w:p>
    <w:p w14:paraId="7C7CBCF5" w14:textId="6BA08D2F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 xml:space="preserve">7. Shared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Leadership</w:t>
      </w:r>
      <w:proofErr w:type="spellEnd"/>
      <w:r w:rsidR="004B5CDB" w:rsidRPr="004C538D">
        <w:rPr>
          <w:rFonts w:asciiTheme="minorHAnsi" w:hAnsiTheme="minorHAnsi" w:cstheme="minorHAnsi"/>
          <w:sz w:val="24"/>
          <w:szCs w:val="24"/>
        </w:rPr>
        <w:t xml:space="preserve"> </w:t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dW1taW5nczwvQXV0aG9yPjxZZWFyPjIwMDg8L1llYXI+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</w:fldData>
        </w:fldChar>
      </w:r>
      <w:r w:rsidR="00666432" w:rsidRPr="004C538D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dW1taW5nczwvQXV0aG9yPjxZZWFyPjIwMDg8L1llYXI+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</w:fldData>
        </w:fldChar>
      </w:r>
      <w:r w:rsidR="00666432" w:rsidRPr="004C538D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666432" w:rsidRPr="004C538D">
        <w:rPr>
          <w:rFonts w:asciiTheme="minorHAnsi" w:hAnsiTheme="minorHAnsi" w:cstheme="minorHAnsi"/>
          <w:sz w:val="24"/>
          <w:szCs w:val="24"/>
        </w:rPr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end"/>
      </w:r>
      <w:r w:rsidR="00666432" w:rsidRPr="004C538D">
        <w:rPr>
          <w:rFonts w:asciiTheme="minorHAnsi" w:hAnsiTheme="minorHAnsi" w:cstheme="minorHAnsi"/>
          <w:sz w:val="24"/>
          <w:szCs w:val="24"/>
        </w:rPr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separate"/>
      </w:r>
      <w:r w:rsidR="00666432" w:rsidRPr="004C538D">
        <w:rPr>
          <w:rFonts w:asciiTheme="minorHAnsi" w:hAnsiTheme="minorHAnsi" w:cstheme="minorHAnsi"/>
          <w:noProof/>
          <w:sz w:val="24"/>
          <w:szCs w:val="24"/>
        </w:rPr>
        <w:t>(5, 6)</w:t>
      </w:r>
      <w:r w:rsidR="00666432" w:rsidRPr="004C538D">
        <w:rPr>
          <w:rFonts w:asciiTheme="minorHAnsi" w:hAnsiTheme="minorHAnsi" w:cstheme="minorHAnsi"/>
          <w:sz w:val="24"/>
          <w:szCs w:val="24"/>
        </w:rPr>
        <w:fldChar w:fldCharType="end"/>
      </w:r>
    </w:p>
    <w:p w14:paraId="5869EB3A" w14:textId="77777777" w:rsidR="001C1E98" w:rsidRPr="004C538D" w:rsidRDefault="001C1E98" w:rsidP="001C1E98">
      <w:pPr>
        <w:numPr>
          <w:ilvl w:val="0"/>
          <w:numId w:val="7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lastRenderedPageBreak/>
        <w:t>Relation to Other Professions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How does GP leadership relate to leadership by other professions?</w:t>
      </w:r>
    </w:p>
    <w:p w14:paraId="72720362" w14:textId="77777777" w:rsidR="001C1E98" w:rsidRPr="004C538D" w:rsidRDefault="001C1E98" w:rsidP="001C1E98">
      <w:pPr>
        <w:numPr>
          <w:ilvl w:val="0"/>
          <w:numId w:val="7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Complementarity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How can GPs and other professions complement each other effectively?</w:t>
      </w:r>
    </w:p>
    <w:p w14:paraId="1AF8B559" w14:textId="77777777" w:rsidR="001C1E98" w:rsidRPr="004C538D" w:rsidRDefault="001C1E98" w:rsidP="001C1E98">
      <w:pPr>
        <w:numPr>
          <w:ilvl w:val="0"/>
          <w:numId w:val="7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Competition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ere is there competition between GPs and other professions?</w:t>
      </w:r>
    </w:p>
    <w:p w14:paraId="5251DCCA" w14:textId="60CEC587" w:rsidR="001C1E98" w:rsidRPr="004C538D" w:rsidRDefault="001C1E98" w:rsidP="001C1E98">
      <w:pPr>
        <w:numPr>
          <w:ilvl w:val="0"/>
          <w:numId w:val="7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Conflict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en do GPs and other professions obstruct one another?</w:t>
      </w:r>
      <w:r w:rsidR="00666432" w:rsidRPr="004C538D">
        <w:rPr>
          <w:rFonts w:asciiTheme="minorHAnsi" w:hAnsiTheme="minorHAnsi" w:cstheme="minorHAnsi"/>
          <w:sz w:val="24"/>
          <w:szCs w:val="24"/>
          <w:lang w:val="en-US"/>
        </w:rPr>
        <w:br/>
      </w:r>
    </w:p>
    <w:p w14:paraId="299019D6" w14:textId="77777777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 xml:space="preserve">8.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Enabling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 xml:space="preserve"> GP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Leadership</w:t>
      </w:r>
      <w:proofErr w:type="spellEnd"/>
    </w:p>
    <w:p w14:paraId="183BE22A" w14:textId="77777777" w:rsidR="001C1E98" w:rsidRPr="004C538D" w:rsidRDefault="001C1E98" w:rsidP="001C1E98">
      <w:pPr>
        <w:numPr>
          <w:ilvl w:val="0"/>
          <w:numId w:val="8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Requirements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at is needed to achieve the leadership you described?</w:t>
      </w:r>
    </w:p>
    <w:p w14:paraId="4C601A4E" w14:textId="77777777" w:rsidR="001C1E98" w:rsidRPr="004C538D" w:rsidRDefault="001C1E98" w:rsidP="001C1E98">
      <w:pPr>
        <w:numPr>
          <w:ilvl w:val="1"/>
          <w:numId w:val="8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Examples: Changes in mindset, setting, organizational agreements, funding, or training.</w:t>
      </w:r>
    </w:p>
    <w:p w14:paraId="1DDE1341" w14:textId="77777777" w:rsidR="001C1E98" w:rsidRPr="004C538D" w:rsidRDefault="001C1E98" w:rsidP="001C1E98">
      <w:pPr>
        <w:numPr>
          <w:ilvl w:val="0"/>
          <w:numId w:val="8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Strategy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at strategies align with this vision?</w:t>
      </w:r>
    </w:p>
    <w:p w14:paraId="6B95742F" w14:textId="777CA907" w:rsidR="001C1E98" w:rsidRPr="004C538D" w:rsidRDefault="001C1E98" w:rsidP="001C1E98">
      <w:pPr>
        <w:numPr>
          <w:ilvl w:val="0"/>
          <w:numId w:val="8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Consequences of Absence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>What issues could arise if this leadership is lacking in the described context?</w:t>
      </w:r>
      <w:r w:rsidR="00666432" w:rsidRPr="004C538D">
        <w:rPr>
          <w:rFonts w:asciiTheme="minorHAnsi" w:hAnsiTheme="minorHAnsi" w:cstheme="minorHAnsi"/>
          <w:sz w:val="24"/>
          <w:szCs w:val="24"/>
          <w:lang w:val="en-US"/>
        </w:rPr>
        <w:br/>
      </w:r>
    </w:p>
    <w:p w14:paraId="5F972B87" w14:textId="77777777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 xml:space="preserve">9.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Measuring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Leadership</w:t>
      </w:r>
      <w:proofErr w:type="spellEnd"/>
    </w:p>
    <w:p w14:paraId="456DCF02" w14:textId="046D5B58" w:rsidR="001C1E98" w:rsidRPr="004C538D" w:rsidRDefault="001C1E98" w:rsidP="001C1E98">
      <w:pPr>
        <w:numPr>
          <w:ilvl w:val="0"/>
          <w:numId w:val="9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What is the best way to measure leadership in this context?</w:t>
      </w:r>
      <w:r w:rsidR="00666432" w:rsidRPr="004C538D">
        <w:rPr>
          <w:rFonts w:asciiTheme="minorHAnsi" w:hAnsiTheme="minorHAnsi" w:cstheme="minorHAnsi"/>
          <w:sz w:val="24"/>
          <w:szCs w:val="24"/>
          <w:lang w:val="en-US"/>
        </w:rPr>
        <w:br/>
      </w:r>
    </w:p>
    <w:p w14:paraId="20AB47F6" w14:textId="77777777" w:rsidR="001C1E98" w:rsidRPr="004C538D" w:rsidRDefault="001C1E98" w:rsidP="001C1E98">
      <w:pPr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 xml:space="preserve">10. </w:t>
      </w:r>
      <w:proofErr w:type="spellStart"/>
      <w:r w:rsidRPr="004C538D">
        <w:rPr>
          <w:rFonts w:asciiTheme="minorHAnsi" w:hAnsiTheme="minorHAnsi" w:cstheme="minorHAnsi"/>
          <w:sz w:val="24"/>
          <w:szCs w:val="24"/>
        </w:rPr>
        <w:t>Closing</w:t>
      </w:r>
      <w:proofErr w:type="spellEnd"/>
      <w:r w:rsidRPr="004C538D">
        <w:rPr>
          <w:rFonts w:asciiTheme="minorHAnsi" w:hAnsiTheme="minorHAnsi" w:cstheme="minorHAnsi"/>
          <w:sz w:val="24"/>
          <w:szCs w:val="24"/>
        </w:rPr>
        <w:t xml:space="preserve"> Question</w:t>
      </w:r>
    </w:p>
    <w:p w14:paraId="65F45FBD" w14:textId="5CA1EB37" w:rsidR="001C1E98" w:rsidRPr="004C538D" w:rsidRDefault="001C1E98" w:rsidP="001C1E98">
      <w:pPr>
        <w:numPr>
          <w:ilvl w:val="0"/>
          <w:numId w:val="10"/>
        </w:numPr>
        <w:rPr>
          <w:rFonts w:asciiTheme="minorHAnsi" w:hAnsiTheme="minorHAnsi" w:cstheme="minorHAnsi"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t>Keywords: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br/>
        <w:t xml:space="preserve">What are the key terms, in your view, that describe future-proof leadership in interprofessional care for </w:t>
      </w:r>
      <w:r w:rsidR="004B5CDB" w:rsidRPr="004C538D">
        <w:rPr>
          <w:rFonts w:asciiTheme="minorHAnsi" w:hAnsiTheme="minorHAnsi" w:cstheme="minorHAnsi"/>
          <w:sz w:val="24"/>
          <w:szCs w:val="24"/>
          <w:lang w:val="en-US"/>
        </w:rPr>
        <w:t xml:space="preserve">frail older </w:t>
      </w:r>
      <w:r w:rsidRPr="004C538D">
        <w:rPr>
          <w:rFonts w:asciiTheme="minorHAnsi" w:hAnsiTheme="minorHAnsi" w:cstheme="minorHAnsi"/>
          <w:sz w:val="24"/>
          <w:szCs w:val="24"/>
          <w:lang w:val="en-US"/>
        </w:rPr>
        <w:t>patients?</w:t>
      </w:r>
    </w:p>
    <w:p w14:paraId="5DE04863" w14:textId="77777777" w:rsidR="008E5D1E" w:rsidRPr="004C538D" w:rsidRDefault="008E5D1E">
      <w:pPr>
        <w:rPr>
          <w:rFonts w:asciiTheme="minorHAnsi" w:hAnsiTheme="minorHAnsi" w:cstheme="minorHAnsi"/>
          <w:sz w:val="24"/>
          <w:szCs w:val="24"/>
          <w:lang w:val="en-US"/>
        </w:rPr>
      </w:pPr>
    </w:p>
    <w:p w14:paraId="1CD61425" w14:textId="6616D0B7" w:rsidR="004B5CDB" w:rsidRPr="004C538D" w:rsidRDefault="004B5CDB">
      <w:pPr>
        <w:rPr>
          <w:rFonts w:asciiTheme="minorHAnsi" w:hAnsiTheme="minorHAnsi" w:cstheme="minorHAnsi"/>
          <w:b/>
          <w:bCs/>
          <w:sz w:val="24"/>
          <w:szCs w:val="24"/>
          <w:lang w:val="en-US"/>
        </w:rPr>
      </w:pPr>
      <w:r w:rsidRPr="004C538D">
        <w:rPr>
          <w:rFonts w:asciiTheme="minorHAnsi" w:hAnsiTheme="minorHAnsi" w:cstheme="minorHAnsi"/>
          <w:b/>
          <w:bCs/>
          <w:sz w:val="24"/>
          <w:szCs w:val="24"/>
          <w:lang w:val="en-US"/>
        </w:rPr>
        <w:t>References</w:t>
      </w:r>
    </w:p>
    <w:p w14:paraId="1E9D8875" w14:textId="77777777" w:rsidR="00666432" w:rsidRPr="004C538D" w:rsidRDefault="00666432" w:rsidP="00666432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fldChar w:fldCharType="begin"/>
      </w:r>
      <w:r w:rsidRPr="004C538D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4C538D">
        <w:rPr>
          <w:rFonts w:asciiTheme="minorHAnsi" w:hAnsiTheme="minorHAnsi" w:cstheme="minorHAnsi"/>
          <w:sz w:val="24"/>
          <w:szCs w:val="24"/>
        </w:rPr>
        <w:fldChar w:fldCharType="separate"/>
      </w:r>
      <w:r w:rsidRPr="004C538D">
        <w:rPr>
          <w:rFonts w:asciiTheme="minorHAnsi" w:hAnsiTheme="minorHAnsi" w:cstheme="minorHAnsi"/>
          <w:sz w:val="24"/>
          <w:szCs w:val="24"/>
        </w:rPr>
        <w:t>1.</w:t>
      </w:r>
      <w:r w:rsidRPr="004C538D">
        <w:rPr>
          <w:rFonts w:asciiTheme="minorHAnsi" w:hAnsiTheme="minorHAnsi" w:cstheme="minorHAnsi"/>
          <w:sz w:val="24"/>
          <w:szCs w:val="24"/>
        </w:rPr>
        <w:tab/>
        <w:t>Varpio L, Teunissen P. Leadership in interprofessional healthcare teams: Empowering knotworking with followership. Medical Teacher. 2021;43(1):32-7.</w:t>
      </w:r>
    </w:p>
    <w:p w14:paraId="6491B7C6" w14:textId="77777777" w:rsidR="00666432" w:rsidRPr="004C538D" w:rsidRDefault="00666432" w:rsidP="00666432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>2.</w:t>
      </w:r>
      <w:r w:rsidRPr="004C538D">
        <w:rPr>
          <w:rFonts w:asciiTheme="minorHAnsi" w:hAnsiTheme="minorHAnsi" w:cstheme="minorHAnsi"/>
          <w:sz w:val="24"/>
          <w:szCs w:val="24"/>
        </w:rPr>
        <w:tab/>
        <w:t>Forsyth C, Mason B. Shared leadership and group identification in healthcare: The leadership beliefs of clinicians working in interprofessional teams. Journal of Interprofessional Care. 2017;31(3):291-9.</w:t>
      </w:r>
    </w:p>
    <w:p w14:paraId="60900CB0" w14:textId="77777777" w:rsidR="00666432" w:rsidRPr="004C538D" w:rsidRDefault="00666432" w:rsidP="00666432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>3.</w:t>
      </w:r>
      <w:r w:rsidRPr="004C538D">
        <w:rPr>
          <w:rFonts w:asciiTheme="minorHAnsi" w:hAnsiTheme="minorHAnsi" w:cstheme="minorHAnsi"/>
          <w:sz w:val="24"/>
          <w:szCs w:val="24"/>
        </w:rPr>
        <w:tab/>
        <w:t>Grol R, Wensing M, Bosch M, Hulscher M, Eccles M. Theories on implementation of change in healthcare.  Improving Patient Care2013. p. 18-39.</w:t>
      </w:r>
    </w:p>
    <w:p w14:paraId="00FCFAEF" w14:textId="77777777" w:rsidR="00666432" w:rsidRPr="004C538D" w:rsidRDefault="00666432" w:rsidP="00666432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>4.</w:t>
      </w:r>
      <w:r w:rsidRPr="004C538D">
        <w:rPr>
          <w:rFonts w:asciiTheme="minorHAnsi" w:hAnsiTheme="minorHAnsi" w:cstheme="minorHAnsi"/>
          <w:sz w:val="24"/>
          <w:szCs w:val="24"/>
        </w:rPr>
        <w:tab/>
        <w:t>Ahmed Khan Z, Nawaz A, Khan I. Leadership Theories and Styles: A Literature Review. Journal of Resources Development and Management. 2016;16.</w:t>
      </w:r>
    </w:p>
    <w:p w14:paraId="6B664FC3" w14:textId="77777777" w:rsidR="00666432" w:rsidRPr="004C538D" w:rsidRDefault="00666432" w:rsidP="00666432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>5.</w:t>
      </w:r>
      <w:r w:rsidRPr="004C538D">
        <w:rPr>
          <w:rFonts w:asciiTheme="minorHAnsi" w:hAnsiTheme="minorHAnsi" w:cstheme="minorHAnsi"/>
          <w:sz w:val="24"/>
          <w:szCs w:val="24"/>
        </w:rPr>
        <w:tab/>
        <w:t>Cummings G, Lee H, Macgregor T, Davey M, Wong C, Paul L, Stafford E. Factors contributing to nursing leadership: A systematic review. Journal of Health Services Research &amp; Policy. 2008;13(4):240-8.</w:t>
      </w:r>
    </w:p>
    <w:p w14:paraId="6FC11099" w14:textId="77777777" w:rsidR="00666432" w:rsidRPr="004C538D" w:rsidRDefault="00666432" w:rsidP="00666432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4C538D">
        <w:rPr>
          <w:rFonts w:asciiTheme="minorHAnsi" w:hAnsiTheme="minorHAnsi" w:cstheme="minorHAnsi"/>
          <w:sz w:val="24"/>
          <w:szCs w:val="24"/>
        </w:rPr>
        <w:t>6.</w:t>
      </w:r>
      <w:r w:rsidRPr="004C538D">
        <w:rPr>
          <w:rFonts w:asciiTheme="minorHAnsi" w:hAnsiTheme="minorHAnsi" w:cstheme="minorHAnsi"/>
          <w:sz w:val="24"/>
          <w:szCs w:val="24"/>
        </w:rPr>
        <w:tab/>
        <w:t>Wind A, Te Velde B, Neumann R, Zwart H, Blom A. Kwetsbare ouderen thuis. Handreiking voor integrale zorg en ondersteuning in de wijk. [Vulnerable elderly at home: Guidelines for integrated care and support in the community.]. In: Ministerie van Volksgezondheid Welzijn en Sport, editor. 2021.</w:t>
      </w:r>
    </w:p>
    <w:p w14:paraId="25FED247" w14:textId="07CD72FD" w:rsidR="004B5CDB" w:rsidRPr="001C1E98" w:rsidRDefault="00666432">
      <w:pPr>
        <w:rPr>
          <w:lang w:val="en-US"/>
        </w:rPr>
      </w:pPr>
      <w:r w:rsidRPr="004C538D">
        <w:rPr>
          <w:rFonts w:asciiTheme="minorHAnsi" w:hAnsiTheme="minorHAnsi" w:cstheme="minorHAnsi"/>
          <w:sz w:val="24"/>
          <w:szCs w:val="24"/>
          <w:lang w:val="en-US"/>
        </w:rPr>
        <w:fldChar w:fldCharType="end"/>
      </w:r>
    </w:p>
    <w:sectPr w:rsidR="004B5CDB" w:rsidRPr="001C1E9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2E7D26"/>
    <w:multiLevelType w:val="multilevel"/>
    <w:tmpl w:val="D9DC48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0873A62"/>
    <w:multiLevelType w:val="multilevel"/>
    <w:tmpl w:val="E050F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2D0499B"/>
    <w:multiLevelType w:val="multilevel"/>
    <w:tmpl w:val="FB768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8D172CA"/>
    <w:multiLevelType w:val="multilevel"/>
    <w:tmpl w:val="1196F7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12E34DA"/>
    <w:multiLevelType w:val="multilevel"/>
    <w:tmpl w:val="A73E98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468219F3"/>
    <w:multiLevelType w:val="multilevel"/>
    <w:tmpl w:val="8ADC9A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0AD403B"/>
    <w:multiLevelType w:val="multilevel"/>
    <w:tmpl w:val="A19EBE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AC9295F"/>
    <w:multiLevelType w:val="multilevel"/>
    <w:tmpl w:val="935C9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608D4FBB"/>
    <w:multiLevelType w:val="multilevel"/>
    <w:tmpl w:val="F82EA7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9B34D17"/>
    <w:multiLevelType w:val="multilevel"/>
    <w:tmpl w:val="682856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47815646">
    <w:abstractNumId w:val="0"/>
  </w:num>
  <w:num w:numId="2" w16cid:durableId="1812744919">
    <w:abstractNumId w:val="9"/>
  </w:num>
  <w:num w:numId="3" w16cid:durableId="1452628556">
    <w:abstractNumId w:val="7"/>
  </w:num>
  <w:num w:numId="4" w16cid:durableId="873496562">
    <w:abstractNumId w:val="6"/>
  </w:num>
  <w:num w:numId="5" w16cid:durableId="1921868871">
    <w:abstractNumId w:val="3"/>
  </w:num>
  <w:num w:numId="6" w16cid:durableId="1256865302">
    <w:abstractNumId w:val="5"/>
  </w:num>
  <w:num w:numId="7" w16cid:durableId="1007555306">
    <w:abstractNumId w:val="1"/>
  </w:num>
  <w:num w:numId="8" w16cid:durableId="811485517">
    <w:abstractNumId w:val="8"/>
  </w:num>
  <w:num w:numId="9" w16cid:durableId="124548638">
    <w:abstractNumId w:val="4"/>
  </w:num>
  <w:num w:numId="10" w16cid:durableId="198838956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Verdan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aa59dwvo9ev23etxw4x0v0h0x99zdtsppw9&quot;&gt;Primus Inter Pares_EndNote Library&lt;record-ids&gt;&lt;item&gt;33&lt;/item&gt;&lt;item&gt;69&lt;/item&gt;&lt;item&gt;70&lt;/item&gt;&lt;item&gt;71&lt;/item&gt;&lt;item&gt;72&lt;/item&gt;&lt;item&gt;73&lt;/item&gt;&lt;/record-ids&gt;&lt;/item&gt;&lt;/Libraries&gt;"/>
  </w:docVars>
  <w:rsids>
    <w:rsidRoot w:val="001C1E98"/>
    <w:rsid w:val="00041DBF"/>
    <w:rsid w:val="001C1E98"/>
    <w:rsid w:val="001E31BC"/>
    <w:rsid w:val="00371CFB"/>
    <w:rsid w:val="00371FD5"/>
    <w:rsid w:val="004B5CDB"/>
    <w:rsid w:val="004C538D"/>
    <w:rsid w:val="00666432"/>
    <w:rsid w:val="008E5D1E"/>
    <w:rsid w:val="009C4CB1"/>
    <w:rsid w:val="00FD7A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7BABF6"/>
  <w15:chartTrackingRefBased/>
  <w15:docId w15:val="{53E1B2E5-0CC4-4D7E-ADCD-39FBCAD6A2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Verdana" w:eastAsiaTheme="minorHAnsi" w:hAnsi="Verdana" w:cstheme="minorBidi"/>
        <w:szCs w:val="22"/>
        <w:lang w:val="nl-NL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C1E9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C1E9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C1E98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E74B5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C1E98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C1E98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C1E98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C1E98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C1E98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C1E98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C1E98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C1E9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C1E98"/>
    <w:rPr>
      <w:rFonts w:asciiTheme="minorHAnsi" w:eastAsiaTheme="majorEastAsia" w:hAnsiTheme="minorHAnsi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C1E98"/>
    <w:rPr>
      <w:rFonts w:asciiTheme="minorHAnsi" w:eastAsiaTheme="majorEastAsia" w:hAnsiTheme="min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C1E98"/>
    <w:rPr>
      <w:rFonts w:asciiTheme="minorHAnsi" w:eastAsiaTheme="majorEastAsia" w:hAnsiTheme="min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C1E98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C1E98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C1E98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C1E98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C1E9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C1E9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C1E98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C1E98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C1E9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C1E9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C1E9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C1E98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C1E98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C1E98"/>
    <w:rPr>
      <w:i/>
      <w:iCs/>
      <w:color w:val="2E74B5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C1E98"/>
    <w:rPr>
      <w:b/>
      <w:bCs/>
      <w:smallCaps/>
      <w:color w:val="2E74B5" w:themeColor="accent1" w:themeShade="BF"/>
      <w:spacing w:val="5"/>
    </w:rPr>
  </w:style>
  <w:style w:type="paragraph" w:customStyle="1" w:styleId="EndNoteBibliography">
    <w:name w:val="EndNote Bibliography"/>
    <w:basedOn w:val="Normal"/>
    <w:link w:val="EndNoteBibliographyChar"/>
    <w:rsid w:val="004B5CDB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B5CDB"/>
    <w:rPr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666432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6432"/>
    <w:rPr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603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43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753</Words>
  <Characters>4142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astricht University</Company>
  <LinksUpToDate>false</LinksUpToDate>
  <CharactersWithSpaces>4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rx, Loreen (HAG)</dc:creator>
  <cp:keywords/>
  <dc:description/>
  <cp:lastModifiedBy>Merx, Loreen (HAG)</cp:lastModifiedBy>
  <cp:revision>4</cp:revision>
  <dcterms:created xsi:type="dcterms:W3CDTF">2025-01-24T13:48:00Z</dcterms:created>
  <dcterms:modified xsi:type="dcterms:W3CDTF">2025-07-08T11:51:00Z</dcterms:modified>
</cp:coreProperties>
</file>